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3025FCC0" w:rsidR="00711BCA" w:rsidRPr="002C0389" w:rsidRDefault="00816276" w:rsidP="0018334F">
      <w:pPr>
        <w:pStyle w:val="Heading2"/>
      </w:pPr>
      <w:r>
        <w:t xml:space="preserve">Colorado River Basin Accounts: Provoke discussion about </w:t>
      </w:r>
      <w:r w:rsidR="000D6638">
        <w:t>more adapt</w:t>
      </w:r>
      <w:r w:rsidR="00467ED2">
        <w:t>ive</w:t>
      </w:r>
      <w:r>
        <w:t xml:space="preserve">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318A6B5B" w:rsidR="001F2855" w:rsidRDefault="00F40D61" w:rsidP="00305979">
      <w:r>
        <w:t>This document supports participants to use</w:t>
      </w:r>
      <w:r w:rsidR="000D6638">
        <w:t xml:space="preserve"> a Google Sheet model of</w:t>
      </w:r>
      <w:r>
        <w:t xml:space="preserve"> </w:t>
      </w:r>
      <w:r w:rsidR="00816276">
        <w:t>Colorado River Basin Accounts</w:t>
      </w:r>
      <w:r w:rsidR="000D6638">
        <w:t xml:space="preserve"> </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w:t>
      </w:r>
      <w:r w:rsidR="000D6638">
        <w:t>. Participants</w:t>
      </w:r>
      <w:r>
        <w:t xml:space="preserve"> enter </w:t>
      </w:r>
      <w:r w:rsidR="00305979">
        <w:t>individual</w:t>
      </w:r>
      <w:r w:rsidR="000D6638">
        <w:t xml:space="preserve"> and group</w:t>
      </w:r>
      <w:r w:rsidR="00305979">
        <w:t xml:space="preserve"> </w:t>
      </w:r>
      <w:r w:rsidR="000D6638">
        <w:t xml:space="preserve">water consumption, conservation, and trade choices </w:t>
      </w:r>
      <w:r w:rsidR="00305979">
        <w:t>as model time progresses year-by-year.</w:t>
      </w:r>
      <w:r w:rsidR="001F2855">
        <w:t xml:space="preserve"> Th</w:t>
      </w:r>
      <w:r w:rsidR="003C4822">
        <w:t>is</w:t>
      </w:r>
      <w:r w:rsidR="001F2855">
        <w:t xml:space="preserve"> document provides context information for each individual and group choice</w:t>
      </w:r>
      <w:r w:rsidR="000D6638">
        <w:t>. The document also ex</w:t>
      </w:r>
      <w:r w:rsidR="001F2855">
        <w:t>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E40A6F"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E40A6F"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lastRenderedPageBreak/>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bookmarkStart w:id="16" w:name="_GoBack"/>
      <w:bookmarkEnd w:id="16"/>
    </w:p>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40A6F"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58E3B" w14:textId="77777777" w:rsidR="00E40A6F" w:rsidRDefault="00E40A6F" w:rsidP="00305979">
      <w:r>
        <w:separator/>
      </w:r>
    </w:p>
  </w:endnote>
  <w:endnote w:type="continuationSeparator" w:id="0">
    <w:p w14:paraId="089C12CE" w14:textId="77777777" w:rsidR="00E40A6F" w:rsidRDefault="00E40A6F"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84535" w14:textId="77777777" w:rsidR="00E40A6F" w:rsidRDefault="00E40A6F" w:rsidP="00305979">
      <w:r>
        <w:separator/>
      </w:r>
    </w:p>
  </w:footnote>
  <w:footnote w:type="continuationSeparator" w:id="0">
    <w:p w14:paraId="3FF7A362" w14:textId="77777777" w:rsidR="00E40A6F" w:rsidRDefault="00E40A6F"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0A6F"/>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36</Pages>
  <Words>13820</Words>
  <Characters>7877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31</cp:revision>
  <dcterms:created xsi:type="dcterms:W3CDTF">2021-11-05T17:34:00Z</dcterms:created>
  <dcterms:modified xsi:type="dcterms:W3CDTF">2022-07-06T22:15:00Z</dcterms:modified>
</cp:coreProperties>
</file>